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E28858" w14:textId="69D4B49D" w:rsidR="00E17D36" w:rsidRPr="0098600B" w:rsidRDefault="00E76656" w:rsidP="00E17D36">
      <w:pPr>
        <w:pStyle w:val="Heading1"/>
      </w:pPr>
      <w:r>
        <w:t xml:space="preserve">SUPPLEMENTAL </w:t>
      </w:r>
      <w:r w:rsidR="00E17D36" w:rsidRPr="0098600B">
        <w:t>TABLES</w:t>
      </w:r>
    </w:p>
    <w:p w14:paraId="33BC017D" w14:textId="2021E159" w:rsidR="00E17D36" w:rsidRDefault="00E17D36">
      <w:pPr>
        <w:spacing w:line="240" w:lineRule="auto"/>
        <w:ind w:firstLine="0"/>
        <w:jc w:val="left"/>
        <w:rPr>
          <w:lang w:val="en-US"/>
        </w:rPr>
      </w:pPr>
    </w:p>
    <w:p w14:paraId="1E4DA9F8" w14:textId="77777777" w:rsidR="00E17D36" w:rsidRPr="00196C67" w:rsidRDefault="00E17D36" w:rsidP="00E17D36">
      <w:pPr>
        <w:ind w:firstLine="0"/>
        <w:jc w:val="left"/>
        <w:rPr>
          <w:b/>
          <w:bCs/>
          <w:i/>
          <w:iCs/>
          <w:lang w:val="en-US"/>
        </w:rPr>
      </w:pPr>
      <w:bookmarkStart w:id="0" w:name="_i5e5dlrce0vd" w:colFirst="0" w:colLast="0"/>
      <w:bookmarkEnd w:id="0"/>
      <w:r w:rsidRPr="006D1F6C">
        <w:rPr>
          <w:b/>
          <w:bCs/>
          <w:lang w:val="en-US"/>
        </w:rPr>
        <w:t>Supplemental Table 1</w:t>
      </w:r>
      <w:r w:rsidRPr="0062217D">
        <w:rPr>
          <w:lang w:val="en-US"/>
        </w:rPr>
        <w:t xml:space="preserve"> </w:t>
      </w:r>
      <w:r w:rsidRPr="00196C67">
        <w:rPr>
          <w:b/>
          <w:bCs/>
          <w:i/>
          <w:iCs/>
          <w:lang w:val="en-US"/>
        </w:rPr>
        <w:t>Distribution of predictive parameters</w:t>
      </w:r>
      <w:r>
        <w:rPr>
          <w:b/>
          <w:bCs/>
          <w:i/>
          <w:iCs/>
          <w:lang w:val="en-US"/>
        </w:rPr>
        <w:t>.</w:t>
      </w:r>
    </w:p>
    <w:tbl>
      <w:tblPr>
        <w:tblW w:w="886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545"/>
        <w:gridCol w:w="4920"/>
        <w:gridCol w:w="1215"/>
        <w:gridCol w:w="1185"/>
      </w:tblGrid>
      <w:tr w:rsidR="00E17D36" w:rsidRPr="0090167F" w14:paraId="483A9EF9" w14:textId="77777777" w:rsidTr="0018785C">
        <w:trPr>
          <w:trHeight w:val="170"/>
          <w:jc w:val="center"/>
        </w:trPr>
        <w:tc>
          <w:tcPr>
            <w:tcW w:w="154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47E463E" w14:textId="77777777" w:rsidR="00E17D36" w:rsidRPr="0090167F" w:rsidRDefault="00E17D36" w:rsidP="0018785C">
            <w:pPr>
              <w:pStyle w:val="ListParagraph"/>
            </w:pPr>
            <w:r w:rsidRPr="0090167F">
              <w:t>Source</w:t>
            </w: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B598660" w14:textId="77777777" w:rsidR="00E17D36" w:rsidRPr="0090167F" w:rsidRDefault="00E17D36" w:rsidP="0018785C">
            <w:pPr>
              <w:pStyle w:val="ListParagraph"/>
            </w:pPr>
            <w:r w:rsidRPr="0090167F">
              <w:t>Feature</w:t>
            </w:r>
          </w:p>
        </w:tc>
        <w:tc>
          <w:tcPr>
            <w:tcW w:w="121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84E026" w14:textId="77777777" w:rsidR="00E17D36" w:rsidRPr="0090167F" w:rsidRDefault="00E17D36" w:rsidP="0018785C">
            <w:pPr>
              <w:pStyle w:val="ListParagraph"/>
            </w:pPr>
            <w:r w:rsidRPr="0090167F">
              <w:t>Mean</w:t>
            </w:r>
          </w:p>
        </w:tc>
        <w:tc>
          <w:tcPr>
            <w:tcW w:w="118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97F264" w14:textId="77777777" w:rsidR="00E17D36" w:rsidRPr="0090167F" w:rsidRDefault="00E17D36" w:rsidP="0018785C">
            <w:pPr>
              <w:pStyle w:val="ListParagraph"/>
            </w:pPr>
            <w:r>
              <w:t>SD</w:t>
            </w:r>
          </w:p>
        </w:tc>
      </w:tr>
      <w:tr w:rsidR="00E17D36" w:rsidRPr="0090167F" w14:paraId="2023A943" w14:textId="77777777" w:rsidTr="0018785C">
        <w:trPr>
          <w:trHeight w:val="170"/>
          <w:jc w:val="center"/>
        </w:trPr>
        <w:tc>
          <w:tcPr>
            <w:tcW w:w="1545" w:type="dxa"/>
            <w:vMerge w:val="restart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F19C96" w14:textId="77777777" w:rsidR="00E17D36" w:rsidRPr="0090167F" w:rsidRDefault="00E17D36" w:rsidP="0018785C">
            <w:pPr>
              <w:pStyle w:val="ListParagraph"/>
            </w:pPr>
            <w:r>
              <w:t>Demographic</w:t>
            </w: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10F012" w14:textId="77777777" w:rsidR="00E17D36" w:rsidRPr="0090167F" w:rsidRDefault="00E17D36" w:rsidP="0018785C">
            <w:pPr>
              <w:pStyle w:val="ListParagraph"/>
            </w:pPr>
            <w:r w:rsidRPr="0090167F">
              <w:t>Age</w:t>
            </w:r>
            <w:r>
              <w:t xml:space="preserve"> (years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7D6CA9D" w14:textId="77777777" w:rsidR="00E17D36" w:rsidRPr="0090167F" w:rsidRDefault="00E17D36" w:rsidP="0018785C">
            <w:pPr>
              <w:pStyle w:val="ListParagraph"/>
            </w:pPr>
            <w:r w:rsidRPr="0090167F">
              <w:t>32.</w:t>
            </w:r>
            <w:r>
              <w:t>1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627CE56" w14:textId="77777777" w:rsidR="00E17D36" w:rsidRPr="0090167F" w:rsidRDefault="00E17D36" w:rsidP="0018785C">
            <w:pPr>
              <w:pStyle w:val="ListParagraph"/>
            </w:pPr>
            <w:r>
              <w:t>7</w:t>
            </w:r>
            <w:r w:rsidRPr="0090167F">
              <w:t>.</w:t>
            </w:r>
            <w:r>
              <w:t>0</w:t>
            </w:r>
          </w:p>
        </w:tc>
      </w:tr>
      <w:tr w:rsidR="00E17D36" w:rsidRPr="0090167F" w14:paraId="41D1E7C1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left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213806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6EF8FF" w14:textId="77777777" w:rsidR="00E17D36" w:rsidRPr="0090167F" w:rsidRDefault="00E17D36" w:rsidP="0018785C">
            <w:pPr>
              <w:pStyle w:val="ListParagraph"/>
            </w:pPr>
            <w:r w:rsidRPr="0090167F">
              <w:t>Manifest Refraction Sphere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8533F07" w14:textId="77777777" w:rsidR="00E17D36" w:rsidRPr="0090167F" w:rsidRDefault="00E17D36" w:rsidP="0018785C">
            <w:pPr>
              <w:pStyle w:val="ListParagraph"/>
            </w:pPr>
            <w:r w:rsidRPr="0090167F">
              <w:t>-4.86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CA5DB11" w14:textId="77777777" w:rsidR="00E17D36" w:rsidRPr="0090167F" w:rsidRDefault="00E17D36" w:rsidP="0018785C">
            <w:pPr>
              <w:pStyle w:val="ListParagraph"/>
            </w:pPr>
            <w:r w:rsidRPr="0090167F">
              <w:t>3.3</w:t>
            </w:r>
            <w:r>
              <w:t>6</w:t>
            </w:r>
          </w:p>
        </w:tc>
      </w:tr>
      <w:tr w:rsidR="00E17D36" w:rsidRPr="0090167F" w14:paraId="7AAE7744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left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B4A304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DEAA5E" w14:textId="77777777" w:rsidR="00E17D36" w:rsidRPr="0090167F" w:rsidRDefault="00E17D36" w:rsidP="0018785C">
            <w:pPr>
              <w:pStyle w:val="ListParagraph"/>
            </w:pPr>
            <w:r w:rsidRPr="0090167F">
              <w:t>Manifest Refraction Cylinder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13AB0CB" w14:textId="77777777" w:rsidR="00E17D36" w:rsidRPr="0090167F" w:rsidRDefault="00E17D36" w:rsidP="0018785C">
            <w:pPr>
              <w:pStyle w:val="ListParagraph"/>
            </w:pPr>
            <w:r w:rsidRPr="0090167F">
              <w:t>-0.92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39D0AA7" w14:textId="77777777" w:rsidR="00E17D36" w:rsidRPr="0090167F" w:rsidRDefault="00E17D36" w:rsidP="0018785C">
            <w:pPr>
              <w:pStyle w:val="ListParagraph"/>
            </w:pPr>
            <w:r w:rsidRPr="0090167F">
              <w:t>1.0</w:t>
            </w:r>
            <w:r>
              <w:t>1</w:t>
            </w:r>
          </w:p>
        </w:tc>
      </w:tr>
      <w:tr w:rsidR="00E17D36" w:rsidRPr="0090167F" w14:paraId="5CA0130C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left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2265C4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A6BFA2" w14:textId="77777777" w:rsidR="00E17D36" w:rsidRPr="0090167F" w:rsidRDefault="00E17D36" w:rsidP="0018785C">
            <w:pPr>
              <w:pStyle w:val="ListParagraph"/>
            </w:pPr>
            <w:r w:rsidRPr="0090167F">
              <w:t>Implanted ICL Diameter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41282DE" w14:textId="77777777" w:rsidR="00E17D36" w:rsidRPr="0090167F" w:rsidRDefault="00E17D36" w:rsidP="0018785C">
            <w:pPr>
              <w:pStyle w:val="ListParagraph"/>
            </w:pPr>
            <w:r w:rsidRPr="0090167F">
              <w:t>12.9</w:t>
            </w:r>
            <w:r>
              <w:t>6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5335065" w14:textId="77777777" w:rsidR="00E17D36" w:rsidRPr="0090167F" w:rsidRDefault="00E17D36" w:rsidP="0018785C">
            <w:pPr>
              <w:pStyle w:val="ListParagraph"/>
            </w:pPr>
            <w:r w:rsidRPr="0090167F">
              <w:t>0.35</w:t>
            </w:r>
          </w:p>
        </w:tc>
      </w:tr>
      <w:tr w:rsidR="00E17D36" w:rsidRPr="0090167F" w14:paraId="4DEC2BC6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left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07A3D5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24C825" w14:textId="77777777" w:rsidR="00E17D36" w:rsidRPr="0062217D" w:rsidRDefault="00E17D36" w:rsidP="0018785C">
            <w:pPr>
              <w:pStyle w:val="ListParagraph"/>
              <w:rPr>
                <w:lang w:val="en-US"/>
              </w:rPr>
            </w:pPr>
            <w:r w:rsidRPr="0062217D">
              <w:rPr>
                <w:lang w:val="en-US"/>
              </w:rPr>
              <w:t>Implanted ICL Spherical Equivalent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21EFBE7" w14:textId="77777777" w:rsidR="00E17D36" w:rsidRPr="0090167F" w:rsidRDefault="00E17D36" w:rsidP="0018785C">
            <w:pPr>
              <w:pStyle w:val="ListParagraph"/>
            </w:pPr>
            <w:r w:rsidRPr="0090167F">
              <w:t>-5.9</w:t>
            </w:r>
            <w:r>
              <w:t>3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9B272D4" w14:textId="77777777" w:rsidR="00E17D36" w:rsidRPr="0090167F" w:rsidRDefault="00E17D36" w:rsidP="0018785C">
            <w:pPr>
              <w:pStyle w:val="ListParagraph"/>
            </w:pPr>
            <w:r w:rsidRPr="0090167F">
              <w:t>3.5</w:t>
            </w:r>
            <w:r>
              <w:t>1</w:t>
            </w:r>
          </w:p>
        </w:tc>
      </w:tr>
      <w:tr w:rsidR="00E17D36" w:rsidRPr="0090167F" w14:paraId="10CFE038" w14:textId="77777777" w:rsidTr="0018785C">
        <w:trPr>
          <w:trHeight w:val="170"/>
          <w:jc w:val="center"/>
        </w:trPr>
        <w:tc>
          <w:tcPr>
            <w:tcW w:w="1545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5825F7" w14:textId="77777777" w:rsidR="00E17D36" w:rsidRPr="00237707" w:rsidRDefault="00E17D36" w:rsidP="0018785C">
            <w:pPr>
              <w:pStyle w:val="ListParagraph"/>
            </w:pPr>
            <w:r>
              <w:t>OCT</w:t>
            </w: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B5692B" w14:textId="77777777" w:rsidR="00E17D36" w:rsidRPr="0090167F" w:rsidRDefault="00E17D36" w:rsidP="0018785C">
            <w:pPr>
              <w:pStyle w:val="ListParagraph"/>
            </w:pPr>
            <w:r w:rsidRPr="0090167F">
              <w:t>Horizontal Visible Iris Diameter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2907AF4" w14:textId="77777777" w:rsidR="00E17D36" w:rsidRPr="0090167F" w:rsidRDefault="00E17D36" w:rsidP="0018785C">
            <w:pPr>
              <w:pStyle w:val="ListParagraph"/>
            </w:pPr>
            <w:r w:rsidRPr="0090167F">
              <w:t>11.82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BC99E6F" w14:textId="77777777" w:rsidR="00E17D36" w:rsidRPr="0090167F" w:rsidRDefault="00E17D36" w:rsidP="0018785C">
            <w:pPr>
              <w:pStyle w:val="ListParagraph"/>
            </w:pPr>
            <w:r w:rsidRPr="0090167F">
              <w:t>0.4</w:t>
            </w:r>
            <w:r>
              <w:t>2</w:t>
            </w:r>
          </w:p>
        </w:tc>
      </w:tr>
      <w:tr w:rsidR="00E17D36" w:rsidRPr="0090167F" w14:paraId="20106252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D97A4C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3560B1" w14:textId="77777777" w:rsidR="00E17D36" w:rsidRPr="0090167F" w:rsidRDefault="00E17D36" w:rsidP="0018785C">
            <w:pPr>
              <w:pStyle w:val="ListParagraph"/>
            </w:pPr>
            <w:r w:rsidRPr="0090167F">
              <w:t>Pupillary Diameter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DCB5127" w14:textId="77777777" w:rsidR="00E17D36" w:rsidRPr="0090167F" w:rsidRDefault="00E17D36" w:rsidP="0018785C">
            <w:pPr>
              <w:pStyle w:val="ListParagraph"/>
            </w:pPr>
            <w:r w:rsidRPr="0090167F">
              <w:t>4.0</w:t>
            </w:r>
            <w:r>
              <w:t>5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BF4F965" w14:textId="77777777" w:rsidR="00E17D36" w:rsidRPr="0090167F" w:rsidRDefault="00E17D36" w:rsidP="0018785C">
            <w:pPr>
              <w:pStyle w:val="ListParagraph"/>
            </w:pPr>
            <w:r w:rsidRPr="0090167F">
              <w:t>0.6</w:t>
            </w:r>
            <w:r>
              <w:t>9</w:t>
            </w:r>
          </w:p>
        </w:tc>
      </w:tr>
      <w:tr w:rsidR="00E17D36" w:rsidRPr="0090167F" w14:paraId="694DE1E7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98BA55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3120DB" w14:textId="77777777" w:rsidR="00E17D36" w:rsidRPr="0090167F" w:rsidRDefault="00E17D36" w:rsidP="0018785C">
            <w:pPr>
              <w:pStyle w:val="ListParagraph"/>
            </w:pPr>
            <w:r w:rsidRPr="0090167F">
              <w:t>Central Corneal Thickness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4C61A19" w14:textId="77777777" w:rsidR="00E17D36" w:rsidRPr="0090167F" w:rsidRDefault="00E17D36" w:rsidP="0018785C">
            <w:pPr>
              <w:pStyle w:val="ListParagraph"/>
            </w:pPr>
            <w:r w:rsidRPr="0090167F">
              <w:t>0.546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EE3EED2" w14:textId="77777777" w:rsidR="00E17D36" w:rsidRPr="0090167F" w:rsidRDefault="00E17D36" w:rsidP="0018785C">
            <w:pPr>
              <w:pStyle w:val="ListParagraph"/>
            </w:pPr>
            <w:r w:rsidRPr="0090167F">
              <w:t>0.034</w:t>
            </w:r>
          </w:p>
        </w:tc>
      </w:tr>
      <w:tr w:rsidR="00E17D36" w:rsidRPr="0090167F" w14:paraId="1874C944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E03F2B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E4562D" w14:textId="77777777" w:rsidR="00E17D36" w:rsidRPr="0090167F" w:rsidRDefault="00E17D36" w:rsidP="0018785C">
            <w:pPr>
              <w:pStyle w:val="ListParagraph"/>
            </w:pPr>
            <w:r w:rsidRPr="0090167F">
              <w:t>Anterior Chamber Depth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6CAB213" w14:textId="77777777" w:rsidR="00E17D36" w:rsidRPr="0090167F" w:rsidRDefault="00E17D36" w:rsidP="0018785C">
            <w:pPr>
              <w:pStyle w:val="ListParagraph"/>
            </w:pPr>
            <w:r w:rsidRPr="0090167F">
              <w:t>3.2</w:t>
            </w:r>
            <w:r>
              <w:t>7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91E3F71" w14:textId="77777777" w:rsidR="00E17D36" w:rsidRPr="0090167F" w:rsidRDefault="00E17D36" w:rsidP="0018785C">
            <w:pPr>
              <w:pStyle w:val="ListParagraph"/>
            </w:pPr>
            <w:r w:rsidRPr="0090167F">
              <w:t>0.23</w:t>
            </w:r>
          </w:p>
        </w:tc>
      </w:tr>
      <w:tr w:rsidR="00E17D36" w:rsidRPr="0090167F" w14:paraId="4BC9D1C7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59E8E1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47DBE7" w14:textId="77777777" w:rsidR="00E17D36" w:rsidRPr="0062217D" w:rsidRDefault="00E17D36" w:rsidP="0018785C">
            <w:pPr>
              <w:pStyle w:val="ListParagraph"/>
              <w:rPr>
                <w:lang w:val="en-US"/>
              </w:rPr>
            </w:pPr>
            <w:r w:rsidRPr="0062217D">
              <w:rPr>
                <w:lang w:val="en-US"/>
              </w:rPr>
              <w:t>Scleral Spur to Scleral Spur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ECBF06E" w14:textId="77777777" w:rsidR="00E17D36" w:rsidRPr="0090167F" w:rsidRDefault="00E17D36" w:rsidP="0018785C">
            <w:pPr>
              <w:pStyle w:val="ListParagraph"/>
            </w:pPr>
            <w:r w:rsidRPr="0090167F">
              <w:t>12.40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0D378B1" w14:textId="77777777" w:rsidR="00E17D36" w:rsidRPr="0090167F" w:rsidRDefault="00E17D36" w:rsidP="0018785C">
            <w:pPr>
              <w:pStyle w:val="ListParagraph"/>
            </w:pPr>
            <w:r w:rsidRPr="0090167F">
              <w:t>0.4</w:t>
            </w:r>
            <w:r>
              <w:t>7</w:t>
            </w:r>
          </w:p>
        </w:tc>
      </w:tr>
      <w:tr w:rsidR="00E17D36" w:rsidRPr="0090167F" w14:paraId="521F3D42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8190F8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A33896" w14:textId="77777777" w:rsidR="00E17D36" w:rsidRPr="0090167F" w:rsidRDefault="00E17D36" w:rsidP="0018785C">
            <w:pPr>
              <w:pStyle w:val="ListParagraph"/>
            </w:pPr>
            <w:r w:rsidRPr="0090167F">
              <w:t>Crystalline Lens Rise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9BE98B3" w14:textId="77777777" w:rsidR="00E17D36" w:rsidRPr="0090167F" w:rsidRDefault="00E17D36" w:rsidP="0018785C">
            <w:pPr>
              <w:pStyle w:val="ListParagraph"/>
            </w:pPr>
            <w:r w:rsidRPr="0090167F">
              <w:t>-0.24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FF4EC6F" w14:textId="77777777" w:rsidR="00E17D36" w:rsidRPr="0090167F" w:rsidRDefault="00E17D36" w:rsidP="0018785C">
            <w:pPr>
              <w:pStyle w:val="ListParagraph"/>
            </w:pPr>
            <w:r w:rsidRPr="0090167F">
              <w:t>0.16</w:t>
            </w:r>
          </w:p>
        </w:tc>
      </w:tr>
      <w:tr w:rsidR="00E17D36" w:rsidRPr="0090167F" w14:paraId="63379199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DEC23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D8C86A" w14:textId="77777777" w:rsidR="00E17D36" w:rsidRPr="0090167F" w:rsidRDefault="00E17D36" w:rsidP="0018785C">
            <w:pPr>
              <w:pStyle w:val="ListParagraph"/>
            </w:pPr>
            <w:r w:rsidRPr="0090167F">
              <w:t>Corneal Volume</w:t>
            </w:r>
            <w:r>
              <w:t xml:space="preserve"> (mm</w:t>
            </w:r>
            <w:r w:rsidRPr="006F523F">
              <w:rPr>
                <w:vertAlign w:val="superscript"/>
              </w:rPr>
              <w:t>3</w:t>
            </w:r>
            <w:r>
              <w:t>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78D7235" w14:textId="77777777" w:rsidR="00E17D36" w:rsidRPr="0090167F" w:rsidRDefault="00E17D36" w:rsidP="0018785C">
            <w:pPr>
              <w:pStyle w:val="ListParagraph"/>
            </w:pPr>
            <w:r w:rsidRPr="0090167F">
              <w:t>57.62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8634415" w14:textId="77777777" w:rsidR="00E17D36" w:rsidRPr="0090167F" w:rsidRDefault="00E17D36" w:rsidP="0018785C">
            <w:pPr>
              <w:pStyle w:val="ListParagraph"/>
            </w:pPr>
            <w:r w:rsidRPr="0090167F">
              <w:t>3.34</w:t>
            </w:r>
          </w:p>
        </w:tc>
      </w:tr>
      <w:tr w:rsidR="00E17D36" w:rsidRPr="0090167F" w14:paraId="3EBB1963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D98EB8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451783" w14:textId="77777777" w:rsidR="00E17D36" w:rsidRPr="0090167F" w:rsidRDefault="00E17D36" w:rsidP="0018785C">
            <w:pPr>
              <w:pStyle w:val="ListParagraph"/>
            </w:pPr>
            <w:r w:rsidRPr="0090167F">
              <w:t>Mean anterior keratometry 3mm zone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3A3E14C" w14:textId="77777777" w:rsidR="00E17D36" w:rsidRPr="0090167F" w:rsidRDefault="00E17D36" w:rsidP="0018785C">
            <w:pPr>
              <w:pStyle w:val="ListParagraph"/>
            </w:pPr>
            <w:r w:rsidRPr="0090167F">
              <w:t>43.7</w:t>
            </w:r>
            <w:r>
              <w:t>5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106D8E1" w14:textId="77777777" w:rsidR="00E17D36" w:rsidRPr="0090167F" w:rsidRDefault="00E17D36" w:rsidP="0018785C">
            <w:pPr>
              <w:pStyle w:val="ListParagraph"/>
            </w:pPr>
            <w:r w:rsidRPr="0090167F">
              <w:t>1.80</w:t>
            </w:r>
          </w:p>
        </w:tc>
      </w:tr>
      <w:tr w:rsidR="00E17D36" w:rsidRPr="0090167F" w14:paraId="0E6DA848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C9C927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369D02" w14:textId="77777777" w:rsidR="00E17D36" w:rsidRPr="0090167F" w:rsidRDefault="00E17D36" w:rsidP="0018785C">
            <w:pPr>
              <w:pStyle w:val="ListParagraph"/>
            </w:pPr>
            <w:r w:rsidRPr="0090167F">
              <w:t>Mean anterior keratometry 5mm zone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C322646" w14:textId="77777777" w:rsidR="00E17D36" w:rsidRPr="0090167F" w:rsidRDefault="00E17D36" w:rsidP="0018785C">
            <w:pPr>
              <w:pStyle w:val="ListParagraph"/>
            </w:pPr>
            <w:r w:rsidRPr="0090167F">
              <w:t>43.7</w:t>
            </w:r>
            <w:r>
              <w:t>1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AF32F62" w14:textId="77777777" w:rsidR="00E17D36" w:rsidRPr="0090167F" w:rsidRDefault="00E17D36" w:rsidP="0018785C">
            <w:pPr>
              <w:pStyle w:val="ListParagraph"/>
            </w:pPr>
            <w:r w:rsidRPr="0090167F">
              <w:t>1.</w:t>
            </w:r>
            <w:r>
              <w:t>80</w:t>
            </w:r>
          </w:p>
        </w:tc>
      </w:tr>
      <w:tr w:rsidR="00E17D36" w:rsidRPr="0090167F" w14:paraId="7344E85A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DD985E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2B0932" w14:textId="77777777" w:rsidR="00E17D36" w:rsidRPr="0090167F" w:rsidRDefault="00E17D36" w:rsidP="0018785C">
            <w:pPr>
              <w:pStyle w:val="ListParagraph"/>
            </w:pPr>
            <w:r w:rsidRPr="0090167F">
              <w:t>Mean anterior keratometry 7mm zone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50C7BBB" w14:textId="77777777" w:rsidR="00E17D36" w:rsidRPr="0090167F" w:rsidRDefault="00E17D36" w:rsidP="0018785C">
            <w:pPr>
              <w:pStyle w:val="ListParagraph"/>
            </w:pPr>
            <w:r w:rsidRPr="0090167F">
              <w:t>43.55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AF3BA74" w14:textId="77777777" w:rsidR="00E17D36" w:rsidRPr="0090167F" w:rsidRDefault="00E17D36" w:rsidP="0018785C">
            <w:pPr>
              <w:pStyle w:val="ListParagraph"/>
            </w:pPr>
            <w:r w:rsidRPr="0090167F">
              <w:t>1.7</w:t>
            </w:r>
            <w:r>
              <w:t>8</w:t>
            </w:r>
          </w:p>
        </w:tc>
      </w:tr>
      <w:tr w:rsidR="00E17D36" w:rsidRPr="0090167F" w14:paraId="6D762103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92BA69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060F68" w14:textId="77777777" w:rsidR="00E17D36" w:rsidRPr="0090167F" w:rsidRDefault="00E17D36" w:rsidP="0018785C">
            <w:pPr>
              <w:pStyle w:val="ListParagraph"/>
            </w:pPr>
            <w:r w:rsidRPr="0090167F">
              <w:t>Mean posterior keratometry 3mm zone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889EAA3" w14:textId="77777777" w:rsidR="00E17D36" w:rsidRPr="0090167F" w:rsidRDefault="00E17D36" w:rsidP="0018785C">
            <w:pPr>
              <w:pStyle w:val="ListParagraph"/>
            </w:pPr>
            <w:r w:rsidRPr="0090167F">
              <w:t>-6.234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DFB5199" w14:textId="77777777" w:rsidR="00E17D36" w:rsidRPr="0090167F" w:rsidRDefault="00E17D36" w:rsidP="0018785C">
            <w:pPr>
              <w:pStyle w:val="ListParagraph"/>
            </w:pPr>
            <w:r w:rsidRPr="0090167F">
              <w:t>0.28</w:t>
            </w:r>
          </w:p>
        </w:tc>
      </w:tr>
      <w:tr w:rsidR="00E17D36" w:rsidRPr="0090167F" w14:paraId="53886C6C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DD6666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AE5011" w14:textId="77777777" w:rsidR="00E17D36" w:rsidRPr="0090167F" w:rsidRDefault="00E17D36" w:rsidP="0018785C">
            <w:pPr>
              <w:pStyle w:val="ListParagraph"/>
            </w:pPr>
            <w:r w:rsidRPr="0090167F">
              <w:t>Mean posterior keratometry 5mm zone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1425D10" w14:textId="77777777" w:rsidR="00E17D36" w:rsidRPr="0090167F" w:rsidRDefault="00E17D36" w:rsidP="0018785C">
            <w:pPr>
              <w:pStyle w:val="ListParagraph"/>
            </w:pPr>
            <w:r w:rsidRPr="0090167F">
              <w:t>-6.220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9F91431" w14:textId="77777777" w:rsidR="00E17D36" w:rsidRPr="0090167F" w:rsidRDefault="00E17D36" w:rsidP="0018785C">
            <w:pPr>
              <w:pStyle w:val="ListParagraph"/>
            </w:pPr>
            <w:r w:rsidRPr="0090167F">
              <w:t>0.28</w:t>
            </w:r>
          </w:p>
        </w:tc>
      </w:tr>
      <w:tr w:rsidR="00E17D36" w:rsidRPr="0090167F" w14:paraId="396B2857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B45628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5A1E17" w14:textId="77777777" w:rsidR="00E17D36" w:rsidRPr="0090167F" w:rsidRDefault="00E17D36" w:rsidP="0018785C">
            <w:pPr>
              <w:pStyle w:val="ListParagraph"/>
            </w:pPr>
            <w:r w:rsidRPr="0090167F">
              <w:t>Mean posterior keratometry 7mm zone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24411EDD" w14:textId="77777777" w:rsidR="00E17D36" w:rsidRPr="0090167F" w:rsidRDefault="00E17D36" w:rsidP="0018785C">
            <w:pPr>
              <w:pStyle w:val="ListParagraph"/>
            </w:pPr>
            <w:r w:rsidRPr="0090167F">
              <w:t>-6.188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149DB33" w14:textId="77777777" w:rsidR="00E17D36" w:rsidRPr="0090167F" w:rsidRDefault="00E17D36" w:rsidP="0018785C">
            <w:pPr>
              <w:pStyle w:val="ListParagraph"/>
            </w:pPr>
            <w:r w:rsidRPr="0090167F">
              <w:t>0.2</w:t>
            </w:r>
            <w:r>
              <w:t>8</w:t>
            </w:r>
          </w:p>
        </w:tc>
      </w:tr>
      <w:tr w:rsidR="00E17D36" w:rsidRPr="0090167F" w14:paraId="6D9B4AB7" w14:textId="77777777" w:rsidTr="0018785C">
        <w:trPr>
          <w:trHeight w:val="170"/>
          <w:jc w:val="center"/>
        </w:trPr>
        <w:tc>
          <w:tcPr>
            <w:tcW w:w="1545" w:type="dxa"/>
            <w:vMerge w:val="restar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F77256" w14:textId="77777777" w:rsidR="00E17D36" w:rsidRPr="0090167F" w:rsidRDefault="00E17D36" w:rsidP="0018785C">
            <w:pPr>
              <w:pStyle w:val="ListParagraph"/>
            </w:pPr>
            <w:r>
              <w:t>Biometry</w:t>
            </w: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EA3A30" w14:textId="77777777" w:rsidR="00E17D36" w:rsidRPr="0090167F" w:rsidRDefault="00E17D36" w:rsidP="0018785C">
            <w:pPr>
              <w:pStyle w:val="ListParagraph"/>
            </w:pPr>
            <w:r w:rsidRPr="0090167F">
              <w:t>Axial length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5C72153" w14:textId="77777777" w:rsidR="00E17D36" w:rsidRPr="0090167F" w:rsidRDefault="00E17D36" w:rsidP="0018785C">
            <w:pPr>
              <w:pStyle w:val="ListParagraph"/>
            </w:pPr>
            <w:r w:rsidRPr="0090167F">
              <w:t>25.</w:t>
            </w:r>
            <w:r>
              <w:t>50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1356377C" w14:textId="77777777" w:rsidR="00E17D36" w:rsidRPr="0090167F" w:rsidRDefault="00E17D36" w:rsidP="0018785C">
            <w:pPr>
              <w:pStyle w:val="ListParagraph"/>
            </w:pPr>
            <w:r w:rsidRPr="0090167F">
              <w:t>1.54</w:t>
            </w:r>
          </w:p>
        </w:tc>
      </w:tr>
      <w:tr w:rsidR="00E17D36" w:rsidRPr="0090167F" w14:paraId="61FC0186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8E30EF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F834BD" w14:textId="77777777" w:rsidR="00E17D36" w:rsidRPr="0090167F" w:rsidRDefault="00E17D36" w:rsidP="0018785C">
            <w:pPr>
              <w:pStyle w:val="ListParagraph"/>
            </w:pPr>
            <w:r w:rsidRPr="0090167F">
              <w:t>Anterior Chamber Depth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30C107F" w14:textId="77777777" w:rsidR="00E17D36" w:rsidRPr="0090167F" w:rsidRDefault="00E17D36" w:rsidP="0018785C">
            <w:pPr>
              <w:pStyle w:val="ListParagraph"/>
            </w:pPr>
            <w:r w:rsidRPr="0090167F">
              <w:t>3.70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0E1D02C" w14:textId="77777777" w:rsidR="00E17D36" w:rsidRPr="0090167F" w:rsidRDefault="00E17D36" w:rsidP="0018785C">
            <w:pPr>
              <w:pStyle w:val="ListParagraph"/>
            </w:pPr>
            <w:r w:rsidRPr="0090167F">
              <w:t>0.23</w:t>
            </w:r>
          </w:p>
        </w:tc>
      </w:tr>
      <w:tr w:rsidR="00E17D36" w:rsidRPr="0090167F" w14:paraId="53D18DCB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D34DD8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5E1AFB" w14:textId="77777777" w:rsidR="00E17D36" w:rsidRPr="0090167F" w:rsidRDefault="00E17D36" w:rsidP="0018785C">
            <w:pPr>
              <w:pStyle w:val="ListParagraph"/>
            </w:pPr>
            <w:r w:rsidRPr="0090167F">
              <w:t>Lens Thickness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93DDBE8" w14:textId="77777777" w:rsidR="00E17D36" w:rsidRPr="0090167F" w:rsidRDefault="00E17D36" w:rsidP="0018785C">
            <w:pPr>
              <w:pStyle w:val="ListParagraph"/>
            </w:pPr>
            <w:r w:rsidRPr="0090167F">
              <w:t>3.79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52A537C" w14:textId="77777777" w:rsidR="00E17D36" w:rsidRPr="0090167F" w:rsidRDefault="00E17D36" w:rsidP="0018785C">
            <w:pPr>
              <w:pStyle w:val="ListParagraph"/>
            </w:pPr>
            <w:r w:rsidRPr="0090167F">
              <w:t>0.31</w:t>
            </w:r>
          </w:p>
        </w:tc>
      </w:tr>
      <w:tr w:rsidR="00E17D36" w:rsidRPr="0090167F" w14:paraId="589C3243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39851B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B426EA" w14:textId="77777777" w:rsidR="00E17D36" w:rsidRPr="0090167F" w:rsidRDefault="00E17D36" w:rsidP="0018785C">
            <w:pPr>
              <w:pStyle w:val="ListParagraph"/>
            </w:pPr>
            <w:r w:rsidRPr="0090167F">
              <w:t>White to White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045AB24" w14:textId="77777777" w:rsidR="00E17D36" w:rsidRPr="0090167F" w:rsidRDefault="00E17D36" w:rsidP="0018785C">
            <w:pPr>
              <w:pStyle w:val="ListParagraph"/>
            </w:pPr>
            <w:r w:rsidRPr="0090167F">
              <w:t>12.32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0BC3262D" w14:textId="77777777" w:rsidR="00E17D36" w:rsidRPr="0090167F" w:rsidRDefault="00E17D36" w:rsidP="0018785C">
            <w:pPr>
              <w:pStyle w:val="ListParagraph"/>
            </w:pPr>
            <w:r w:rsidRPr="0090167F">
              <w:t>0.40</w:t>
            </w:r>
          </w:p>
        </w:tc>
      </w:tr>
      <w:tr w:rsidR="00E17D36" w:rsidRPr="0090167F" w14:paraId="0F8F7F48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41191B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6D1D7E" w14:textId="77777777" w:rsidR="00E17D36" w:rsidRPr="0090167F" w:rsidRDefault="00E17D36" w:rsidP="0018785C">
            <w:pPr>
              <w:pStyle w:val="ListParagraph"/>
            </w:pPr>
            <w:r w:rsidRPr="0090167F">
              <w:t>Mean Anterior Keratometry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741127D6" w14:textId="77777777" w:rsidR="00E17D36" w:rsidRPr="0090167F" w:rsidRDefault="00E17D36" w:rsidP="0018785C">
            <w:pPr>
              <w:pStyle w:val="ListParagraph"/>
            </w:pPr>
            <w:r w:rsidRPr="0090167F">
              <w:t>43.701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51323E5E" w14:textId="77777777" w:rsidR="00E17D36" w:rsidRPr="0090167F" w:rsidRDefault="00E17D36" w:rsidP="0018785C">
            <w:pPr>
              <w:pStyle w:val="ListParagraph"/>
            </w:pPr>
            <w:r w:rsidRPr="0090167F">
              <w:t>1.7</w:t>
            </w:r>
            <w:r>
              <w:t>7</w:t>
            </w:r>
          </w:p>
        </w:tc>
      </w:tr>
      <w:tr w:rsidR="00E17D36" w:rsidRPr="0090167F" w14:paraId="205064B4" w14:textId="77777777" w:rsidTr="0018785C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12AC8D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7243F6" w14:textId="77777777" w:rsidR="00E17D36" w:rsidRPr="0090167F" w:rsidRDefault="00E17D36" w:rsidP="0018785C">
            <w:pPr>
              <w:pStyle w:val="ListParagraph"/>
            </w:pPr>
            <w:r w:rsidRPr="0090167F">
              <w:t>Mean Total Keratometry</w:t>
            </w:r>
            <w:r>
              <w:t xml:space="preserve"> (D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6CA60AAF" w14:textId="77777777" w:rsidR="00E17D36" w:rsidRPr="0090167F" w:rsidRDefault="00E17D36" w:rsidP="0018785C">
            <w:pPr>
              <w:pStyle w:val="ListParagraph"/>
            </w:pPr>
            <w:r w:rsidRPr="0090167F">
              <w:t>43.7</w:t>
            </w:r>
            <w:r>
              <w:t>4</w:t>
            </w:r>
          </w:p>
        </w:tc>
        <w:tc>
          <w:tcPr>
            <w:tcW w:w="118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8F4BF01" w14:textId="77777777" w:rsidR="00E17D36" w:rsidRPr="0090167F" w:rsidRDefault="00E17D36" w:rsidP="0018785C">
            <w:pPr>
              <w:pStyle w:val="ListParagraph"/>
            </w:pPr>
            <w:r w:rsidRPr="0090167F">
              <w:t>1.77</w:t>
            </w:r>
          </w:p>
        </w:tc>
      </w:tr>
      <w:tr w:rsidR="00E17D36" w:rsidRPr="0090167F" w14:paraId="19F73647" w14:textId="77777777" w:rsidTr="00E17D36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3410FA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7C1A84" w14:textId="77777777" w:rsidR="00E17D36" w:rsidRPr="0090167F" w:rsidRDefault="00E17D36" w:rsidP="0018785C">
            <w:pPr>
              <w:pStyle w:val="ListParagraph"/>
            </w:pPr>
            <w:r w:rsidRPr="0090167F">
              <w:t>Central Corneal Thickness</w:t>
            </w:r>
            <w:r>
              <w:t xml:space="preserve"> (µ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B120FAC" w14:textId="77777777" w:rsidR="00E17D36" w:rsidRPr="0090167F" w:rsidRDefault="00E17D36" w:rsidP="0018785C">
            <w:pPr>
              <w:pStyle w:val="ListParagraph"/>
            </w:pPr>
            <w:r w:rsidRPr="0090167F">
              <w:t>546.43</w:t>
            </w:r>
          </w:p>
        </w:tc>
        <w:tc>
          <w:tcPr>
            <w:tcW w:w="1185" w:type="dxa"/>
            <w:tcBorders>
              <w:bottom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EF00B88" w14:textId="77777777" w:rsidR="00E17D36" w:rsidRPr="0090167F" w:rsidRDefault="00E17D36" w:rsidP="0018785C">
            <w:pPr>
              <w:pStyle w:val="ListParagraph"/>
            </w:pPr>
            <w:r w:rsidRPr="0090167F">
              <w:t>34.13</w:t>
            </w:r>
          </w:p>
        </w:tc>
      </w:tr>
      <w:tr w:rsidR="00E17D36" w:rsidRPr="0090167F" w14:paraId="0EA94B4A" w14:textId="77777777" w:rsidTr="00E17D36">
        <w:trPr>
          <w:trHeight w:val="170"/>
          <w:jc w:val="center"/>
        </w:trPr>
        <w:tc>
          <w:tcPr>
            <w:tcW w:w="1545" w:type="dxa"/>
            <w:vMerge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E9FB6A" w14:textId="77777777" w:rsidR="00E17D36" w:rsidRPr="0090167F" w:rsidRDefault="00E17D36" w:rsidP="0018785C">
            <w:pPr>
              <w:pStyle w:val="ListParagraph"/>
            </w:pPr>
          </w:p>
        </w:tc>
        <w:tc>
          <w:tcPr>
            <w:tcW w:w="492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5EDF23" w14:textId="77777777" w:rsidR="00E17D36" w:rsidRPr="0090167F" w:rsidRDefault="00E17D36" w:rsidP="0018785C">
            <w:pPr>
              <w:pStyle w:val="ListParagraph"/>
            </w:pPr>
            <w:r w:rsidRPr="0090167F">
              <w:t>Pupillary Diameter</w:t>
            </w:r>
            <w:r>
              <w:t xml:space="preserve"> (mm)</w:t>
            </w:r>
          </w:p>
        </w:tc>
        <w:tc>
          <w:tcPr>
            <w:tcW w:w="1215" w:type="dxa"/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44A2FC16" w14:textId="77777777" w:rsidR="00E17D36" w:rsidRPr="0090167F" w:rsidRDefault="00E17D36" w:rsidP="0018785C">
            <w:pPr>
              <w:pStyle w:val="ListParagraph"/>
            </w:pPr>
            <w:r w:rsidRPr="0090167F">
              <w:t>5.21</w:t>
            </w:r>
          </w:p>
        </w:tc>
        <w:tc>
          <w:tcPr>
            <w:tcW w:w="1185" w:type="dxa"/>
            <w:tcBorders>
              <w:bottom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bottom"/>
          </w:tcPr>
          <w:p w14:paraId="3BAD9E93" w14:textId="77777777" w:rsidR="00E17D36" w:rsidRPr="0090167F" w:rsidRDefault="00E17D36" w:rsidP="0018785C">
            <w:pPr>
              <w:pStyle w:val="ListParagraph"/>
            </w:pPr>
            <w:r w:rsidRPr="0090167F">
              <w:t>0.</w:t>
            </w:r>
            <w:r>
              <w:t>90</w:t>
            </w:r>
          </w:p>
        </w:tc>
      </w:tr>
    </w:tbl>
    <w:p w14:paraId="4CFF35D7" w14:textId="77777777" w:rsidR="00E17D36" w:rsidRDefault="00E17D36">
      <w:pPr>
        <w:spacing w:line="240" w:lineRule="auto"/>
        <w:ind w:firstLine="0"/>
        <w:jc w:val="left"/>
        <w:rPr>
          <w:b/>
          <w:bCs/>
          <w:lang w:val="en-US"/>
        </w:rPr>
      </w:pPr>
      <w:bookmarkStart w:id="1" w:name="_6utcs7w2xqp6" w:colFirst="0" w:colLast="0"/>
      <w:bookmarkEnd w:id="1"/>
      <w:r>
        <w:rPr>
          <w:b/>
          <w:bCs/>
          <w:lang w:val="en-US"/>
        </w:rPr>
        <w:br w:type="page"/>
      </w:r>
    </w:p>
    <w:p w14:paraId="26C49049" w14:textId="75C152A4" w:rsidR="00E17D36" w:rsidRPr="00E17D36" w:rsidRDefault="00E17D36" w:rsidP="00E17D36">
      <w:pPr>
        <w:ind w:firstLine="0"/>
        <w:rPr>
          <w:b/>
          <w:bCs/>
          <w:i/>
          <w:iCs/>
          <w:lang w:val="en-US"/>
        </w:rPr>
      </w:pPr>
      <w:r w:rsidRPr="006D1F6C">
        <w:rPr>
          <w:b/>
          <w:bCs/>
          <w:lang w:val="en-US"/>
        </w:rPr>
        <w:lastRenderedPageBreak/>
        <w:t>Supplemental Table 2.</w:t>
      </w:r>
      <w:r w:rsidRPr="0062217D">
        <w:rPr>
          <w:lang w:val="en-US"/>
        </w:rPr>
        <w:t xml:space="preserve"> </w:t>
      </w:r>
      <w:r w:rsidRPr="00196C67">
        <w:rPr>
          <w:b/>
          <w:bCs/>
          <w:i/>
          <w:iCs/>
          <w:lang w:val="en-US"/>
        </w:rPr>
        <w:t>Overview of previously published formula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55"/>
        <w:gridCol w:w="1134"/>
        <w:gridCol w:w="2409"/>
        <w:gridCol w:w="1276"/>
        <w:gridCol w:w="1276"/>
        <w:gridCol w:w="1200"/>
      </w:tblGrid>
      <w:tr w:rsidR="00E17D36" w:rsidRPr="00D738C3" w14:paraId="5F2EBCAE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5DDFF737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Formula</w:t>
            </w:r>
          </w:p>
        </w:tc>
        <w:tc>
          <w:tcPr>
            <w:tcW w:w="1134" w:type="dxa"/>
            <w:noWrap/>
            <w:hideMark/>
          </w:tcPr>
          <w:p w14:paraId="741BE9BF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Country</w:t>
            </w:r>
          </w:p>
        </w:tc>
        <w:tc>
          <w:tcPr>
            <w:tcW w:w="2409" w:type="dxa"/>
            <w:noWrap/>
            <w:hideMark/>
          </w:tcPr>
          <w:p w14:paraId="6DE32C62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Diagnostic equipment</w:t>
            </w:r>
          </w:p>
        </w:tc>
        <w:tc>
          <w:tcPr>
            <w:tcW w:w="1276" w:type="dxa"/>
            <w:noWrap/>
            <w:hideMark/>
          </w:tcPr>
          <w:p w14:paraId="3F2AB04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Training set (eyes/patients)</w:t>
            </w:r>
          </w:p>
        </w:tc>
        <w:tc>
          <w:tcPr>
            <w:tcW w:w="1276" w:type="dxa"/>
            <w:noWrap/>
            <w:hideMark/>
          </w:tcPr>
          <w:p w14:paraId="63BA47D2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SEQ</w:t>
            </w:r>
          </w:p>
        </w:tc>
        <w:tc>
          <w:tcPr>
            <w:tcW w:w="1200" w:type="dxa"/>
            <w:noWrap/>
            <w:hideMark/>
          </w:tcPr>
          <w:p w14:paraId="7C6238EC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Test set (eyes/patients)</w:t>
            </w:r>
          </w:p>
        </w:tc>
      </w:tr>
      <w:tr w:rsidR="00E17D36" w:rsidRPr="00D738C3" w14:paraId="360E891C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1F093E4C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Dougherty</w:t>
            </w:r>
            <w:r>
              <w:t xml:space="preserve"> et al. (2011)</w:t>
            </w:r>
            <w:r>
              <w:fldChar w:fldCharType="begin"/>
            </w:r>
            <w:r>
              <w:instrText xml:space="preserve"> ADDIN ZOTERO_ITEM CSL_CITATION {"citationID":"hnF3A3E7","properties":{"formattedCitation":"\\super 17\\nosupersub{}","plainCitation":"17","noteIndex":0},"citationItems":[{"id":18,"uris":["http://zotero.org/users/9438269/items/N8LIHZYL"],"itemData":{"id":18,"type":"article-journal","container-title":"Journal of Cataract &amp; Refractive Surgery","issue":"1","note":"ISBN: 0886-3350\npublisher: Elsevier","page":"13-18","title":"Improving accuracy of phakic intraocular lens sizing using high-frequency ultrasound biomicroscopy","volume":"37","author":[{"family":"Dougherty","given":"Paul J."},{"family":"Rivera","given":"Robert P."},{"family":"Schneider","given":"David"},{"family":"Lane","given":"Stephen S."},{"family":"Brown","given":"David"},{"family":"Vukich","given":"John"}],"issued":{"date-parts":[["2011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17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40A7B058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United States</w:t>
            </w:r>
          </w:p>
        </w:tc>
        <w:tc>
          <w:tcPr>
            <w:tcW w:w="2409" w:type="dxa"/>
            <w:noWrap/>
            <w:hideMark/>
          </w:tcPr>
          <w:p w14:paraId="7C24E56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UBM</w:t>
            </w:r>
          </w:p>
        </w:tc>
        <w:tc>
          <w:tcPr>
            <w:tcW w:w="1276" w:type="dxa"/>
            <w:noWrap/>
            <w:hideMark/>
          </w:tcPr>
          <w:p w14:paraId="2E826F0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73(48)</w:t>
            </w:r>
          </w:p>
        </w:tc>
        <w:tc>
          <w:tcPr>
            <w:tcW w:w="1276" w:type="dxa"/>
            <w:noWrap/>
            <w:hideMark/>
          </w:tcPr>
          <w:p w14:paraId="5CEB014A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na</w:t>
            </w:r>
          </w:p>
        </w:tc>
        <w:tc>
          <w:tcPr>
            <w:tcW w:w="1200" w:type="dxa"/>
            <w:noWrap/>
            <w:hideMark/>
          </w:tcPr>
          <w:p w14:paraId="3E9D5D3B" w14:textId="77777777" w:rsidR="00E17D36" w:rsidRPr="00D738C3" w:rsidRDefault="00E17D36" w:rsidP="0018785C">
            <w:pPr>
              <w:pStyle w:val="ListParagraph"/>
              <w:jc w:val="center"/>
            </w:pPr>
            <w:r>
              <w:t>na</w:t>
            </w:r>
          </w:p>
        </w:tc>
      </w:tr>
      <w:tr w:rsidR="00E17D36" w:rsidRPr="00D738C3" w14:paraId="27FB8E00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66AEC77E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Kojima</w:t>
            </w:r>
            <w:r>
              <w:t xml:space="preserve"> (2012)</w:t>
            </w:r>
            <w:r>
              <w:fldChar w:fldCharType="begin"/>
            </w:r>
            <w:r>
              <w:instrText xml:space="preserve"> ADDIN ZOTERO_ITEM CSL_CITATION {"citationID":"JzdDLD2I","properties":{"formattedCitation":"\\super 13\\nosupersub{}","plainCitation":"13","noteIndex":0},"citationItems":[{"id":14,"uris":["http://zotero.org/users/9438269/items/GMWPISL7"],"itemData":{"id":14,"type":"article-journal","container-title":"American journal of ophthalmology","issue":"4","note":"ISBN: 0002-9394\npublisher: Elsevier","page":"632-637. e1","title":"Optimization of an implantable collamer lens sizing method using high-frequency ultrasound biomicroscopy","volume":"153","author":[{"family":"Kojima","given":"Takashi"},{"family":"Yokoyama","given":"Sho"},{"family":"Ito","given":"Mayuka"},{"family":"Horai","given":"Rie"},{"family":"Hara","given":"Shuya"},{"family":"Nakamura","given":"Tomoaki"},{"family":"Ichikawa","given":"Kazuo"}],"issued":{"date-parts":[["2012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13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5A28222F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Japan</w:t>
            </w:r>
          </w:p>
        </w:tc>
        <w:tc>
          <w:tcPr>
            <w:tcW w:w="2409" w:type="dxa"/>
            <w:noWrap/>
            <w:hideMark/>
          </w:tcPr>
          <w:p w14:paraId="50B4571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UBM</w:t>
            </w:r>
          </w:p>
        </w:tc>
        <w:tc>
          <w:tcPr>
            <w:tcW w:w="1276" w:type="dxa"/>
            <w:noWrap/>
            <w:hideMark/>
          </w:tcPr>
          <w:p w14:paraId="317EDEE9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47(25)</w:t>
            </w:r>
          </w:p>
        </w:tc>
        <w:tc>
          <w:tcPr>
            <w:tcW w:w="1276" w:type="dxa"/>
            <w:noWrap/>
            <w:hideMark/>
          </w:tcPr>
          <w:p w14:paraId="6B3A4F48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-9.70 ± 3.47</w:t>
            </w:r>
          </w:p>
        </w:tc>
        <w:tc>
          <w:tcPr>
            <w:tcW w:w="1200" w:type="dxa"/>
            <w:noWrap/>
            <w:hideMark/>
          </w:tcPr>
          <w:p w14:paraId="370077AA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43(81)</w:t>
            </w:r>
          </w:p>
        </w:tc>
      </w:tr>
      <w:tr w:rsidR="00E17D36" w:rsidRPr="00D738C3" w14:paraId="3E3786F1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78835649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NK1</w:t>
            </w:r>
            <w:r>
              <w:t xml:space="preserve"> (2018)</w:t>
            </w:r>
            <w:r>
              <w:fldChar w:fldCharType="begin"/>
            </w:r>
            <w:r>
              <w:instrText xml:space="preserve"> ADDIN ZOTERO_ITEM CSL_CITATION {"citationID":"mE6yaSbQ","properties":{"formattedCitation":"\\super 18\\nosupersub{}","plainCitation":"18","noteIndex":0},"citationItems":[{"id":20,"uris":["http://zotero.org/users/9438269/items/F5DEFUA5"],"itemData":{"id":20,"type":"article-journal","container-title":"American journal of ophthalmology","note":"ISBN: 0002-9394\npublisher: Elsevier","page":"99-107","title":"Implantable collamer lens sizing method based on swept-source anterior segment optical coherence tomography","volume":"187","author":[{"family":"Nakamura","given":"Tomoaki"},{"family":"Isogai","given":"Naoki"},{"family":"Kojima","given":"Takashi"},{"family":"Yoshida","given":"Yoko"},{"family":"Sugiyama","given":"Yasuo"}],"issued":{"date-parts":[["2018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18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619228E0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Japan</w:t>
            </w:r>
          </w:p>
        </w:tc>
        <w:tc>
          <w:tcPr>
            <w:tcW w:w="2409" w:type="dxa"/>
            <w:noWrap/>
            <w:hideMark/>
          </w:tcPr>
          <w:p w14:paraId="3F370B0B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AS-OCT</w:t>
            </w:r>
          </w:p>
        </w:tc>
        <w:tc>
          <w:tcPr>
            <w:tcW w:w="1276" w:type="dxa"/>
            <w:noWrap/>
            <w:hideMark/>
          </w:tcPr>
          <w:p w14:paraId="3DAF6D87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46(23)</w:t>
            </w:r>
          </w:p>
        </w:tc>
        <w:tc>
          <w:tcPr>
            <w:tcW w:w="1276" w:type="dxa"/>
            <w:noWrap/>
            <w:hideMark/>
          </w:tcPr>
          <w:p w14:paraId="0E09A74B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na</w:t>
            </w:r>
          </w:p>
        </w:tc>
        <w:tc>
          <w:tcPr>
            <w:tcW w:w="1200" w:type="dxa"/>
            <w:noWrap/>
            <w:hideMark/>
          </w:tcPr>
          <w:p w14:paraId="23639428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35(18)</w:t>
            </w:r>
          </w:p>
        </w:tc>
      </w:tr>
      <w:tr w:rsidR="00E17D36" w:rsidRPr="00D738C3" w14:paraId="2F5EF990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73409F2B" w14:textId="77777777" w:rsidR="00E17D36" w:rsidRPr="00D738C3" w:rsidRDefault="00E17D36" w:rsidP="0018785C">
            <w:pPr>
              <w:pStyle w:val="ListParagraph"/>
              <w:jc w:val="center"/>
            </w:pPr>
            <w:r>
              <w:t>Igarashi et al. (2019)</w:t>
            </w:r>
            <w:r>
              <w:fldChar w:fldCharType="begin"/>
            </w:r>
            <w:r>
              <w:instrText xml:space="preserve"> ADDIN ZOTERO_ITEM CSL_CITATION {"citationID":"n5oufrKI","properties":{"formattedCitation":"\\super 20\\nosupersub{}","plainCitation":"20","noteIndex":0},"citationItems":[{"id":21,"uris":["http://zotero.org/users/9438269/items/6J8STGJB"],"itemData":{"id":21,"type":"article-journal","container-title":"Journal of Cataract &amp; Refractive Surgery","issue":"8","note":"ISBN: 0886-3350\npublisher: Elsevier","page":"1099-1104","title":"Predictability of the vault after posterior chamber phakic intraocular lens implantation using anterior segment optical coherence tomography","volume":"45","author":[{"family":"Igarashi","given":"Akihito"},{"family":"Shimizu","given":"Kimiya"},{"family":"Kato","given":"Sayaka"},{"family":"Kamiya","given":"Kazutaka"}],"issued":{"date-parts":[["2019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20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112729B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Japan</w:t>
            </w:r>
          </w:p>
        </w:tc>
        <w:tc>
          <w:tcPr>
            <w:tcW w:w="2409" w:type="dxa"/>
            <w:noWrap/>
            <w:hideMark/>
          </w:tcPr>
          <w:p w14:paraId="2678E78B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AS-OCT</w:t>
            </w:r>
          </w:p>
        </w:tc>
        <w:tc>
          <w:tcPr>
            <w:tcW w:w="1276" w:type="dxa"/>
            <w:noWrap/>
            <w:hideMark/>
          </w:tcPr>
          <w:p w14:paraId="07577599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44(23)</w:t>
            </w:r>
          </w:p>
        </w:tc>
        <w:tc>
          <w:tcPr>
            <w:tcW w:w="1276" w:type="dxa"/>
            <w:noWrap/>
            <w:hideMark/>
          </w:tcPr>
          <w:p w14:paraId="4147279A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-6.23 ± 3.41</w:t>
            </w:r>
          </w:p>
        </w:tc>
        <w:tc>
          <w:tcPr>
            <w:tcW w:w="1200" w:type="dxa"/>
            <w:noWrap/>
            <w:hideMark/>
          </w:tcPr>
          <w:p w14:paraId="61C7218D" w14:textId="77777777" w:rsidR="00E17D36" w:rsidRPr="00D738C3" w:rsidRDefault="00E17D36" w:rsidP="0018785C">
            <w:pPr>
              <w:pStyle w:val="ListParagraph"/>
              <w:jc w:val="center"/>
            </w:pPr>
            <w:r>
              <w:t>na</w:t>
            </w:r>
          </w:p>
        </w:tc>
      </w:tr>
      <w:tr w:rsidR="00E17D36" w:rsidRPr="00D738C3" w14:paraId="6EC76312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6998CCE5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NK2</w:t>
            </w:r>
            <w:r>
              <w:t xml:space="preserve"> (2020)</w:t>
            </w:r>
            <w:r>
              <w:fldChar w:fldCharType="begin"/>
            </w:r>
            <w:r>
              <w:instrText xml:space="preserve"> ADDIN ZOTERO_ITEM CSL_CITATION {"citationID":"9YhG8uCX","properties":{"formattedCitation":"\\super 19\\nosupersub{}","plainCitation":"19","noteIndex":0},"citationItems":[{"id":22,"uris":["http://zotero.org/users/9438269/items/R6UVJBUR"],"itemData":{"id":22,"type":"article-journal","container-title":"Journal of Cataract &amp; Refractive Surgery","issue":"5","note":"ISBN: 0886-3350\npublisher: LWW","page":"742-748","title":"Optimization of implantable collamer lens sizing based on swept-source anterior segment optical coherence tomography","volume":"46","author":[{"family":"Nakamura","given":"Tomoaki"},{"family":"Isogai","given":"Naoki"},{"family":"Kojima","given":"Takashi"},{"family":"Yoshida","given":"Yoko"},{"family":"Sugiyama","given":"Yasuo"}],"issued":{"date-parts":[["2020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19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25F96740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Japan</w:t>
            </w:r>
          </w:p>
        </w:tc>
        <w:tc>
          <w:tcPr>
            <w:tcW w:w="2409" w:type="dxa"/>
            <w:noWrap/>
            <w:hideMark/>
          </w:tcPr>
          <w:p w14:paraId="6BFAD7F7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AS-OCT</w:t>
            </w:r>
          </w:p>
        </w:tc>
        <w:tc>
          <w:tcPr>
            <w:tcW w:w="1276" w:type="dxa"/>
            <w:noWrap/>
            <w:hideMark/>
          </w:tcPr>
          <w:p w14:paraId="113C1725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81(41)</w:t>
            </w:r>
          </w:p>
        </w:tc>
        <w:tc>
          <w:tcPr>
            <w:tcW w:w="1276" w:type="dxa"/>
            <w:noWrap/>
            <w:hideMark/>
          </w:tcPr>
          <w:p w14:paraId="49509605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na</w:t>
            </w:r>
          </w:p>
        </w:tc>
        <w:tc>
          <w:tcPr>
            <w:tcW w:w="1200" w:type="dxa"/>
            <w:noWrap/>
            <w:hideMark/>
          </w:tcPr>
          <w:p w14:paraId="339824C5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68(42)</w:t>
            </w:r>
          </w:p>
        </w:tc>
      </w:tr>
      <w:tr w:rsidR="00E17D36" w:rsidRPr="00D738C3" w14:paraId="77A36F61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72308AA5" w14:textId="77777777" w:rsidR="00E17D36" w:rsidRPr="00D738C3" w:rsidRDefault="00E17D36" w:rsidP="0018785C">
            <w:pPr>
              <w:pStyle w:val="ListParagraph"/>
              <w:jc w:val="center"/>
            </w:pPr>
            <w:r>
              <w:t>Trancón et al.</w:t>
            </w:r>
            <w:r w:rsidRPr="00D738C3">
              <w:t xml:space="preserve"> </w:t>
            </w:r>
            <w:r>
              <w:t>(2020)</w:t>
            </w:r>
            <w:r w:rsidRPr="00D738C3">
              <w:t xml:space="preserve"> </w:t>
            </w:r>
            <w:r>
              <w:fldChar w:fldCharType="begin"/>
            </w:r>
            <w:r>
              <w:instrText xml:space="preserve"> ADDIN ZOTERO_ITEM CSL_CITATION {"citationID":"yZAQgIyj","properties":{"formattedCitation":"\\super 21\\nosupersub{}","plainCitation":"21","noteIndex":0},"citationItems":[{"id":23,"uris":["http://zotero.org/users/9438269/items/S7RE266T"],"itemData":{"id":23,"type":"article-journal","container-title":"Journal of Cataract &amp; Refractive Surgery","issue":"5","note":"ISBN: 0886-3350\npublisher: LWW","page":"728-736","title":"Determining vault size in implantable collamer lenses: preoperative anatomy and lens parameters","volume":"46","author":[{"family":"Trancón","given":"Angel Sánchez"},{"family":"Manito","given":"Santiago Cerpa"},{"family":"Sierra","given":"Oscar Torrado"},{"family":"Baptista","given":"António Manuel"},{"family":"Serra","given":"Pedro Miguel"}],"issued":{"date-parts":[["2020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21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4B43C55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Spain</w:t>
            </w:r>
          </w:p>
        </w:tc>
        <w:tc>
          <w:tcPr>
            <w:tcW w:w="2409" w:type="dxa"/>
            <w:noWrap/>
            <w:hideMark/>
          </w:tcPr>
          <w:p w14:paraId="01F77082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AS-OCT</w:t>
            </w:r>
          </w:p>
        </w:tc>
        <w:tc>
          <w:tcPr>
            <w:tcW w:w="1276" w:type="dxa"/>
            <w:noWrap/>
            <w:hideMark/>
          </w:tcPr>
          <w:p w14:paraId="0CA3D80A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360(360)</w:t>
            </w:r>
          </w:p>
        </w:tc>
        <w:tc>
          <w:tcPr>
            <w:tcW w:w="1276" w:type="dxa"/>
            <w:noWrap/>
            <w:hideMark/>
          </w:tcPr>
          <w:p w14:paraId="04A39C94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-9.88 [-20; 4]</w:t>
            </w:r>
          </w:p>
        </w:tc>
        <w:tc>
          <w:tcPr>
            <w:tcW w:w="1200" w:type="dxa"/>
            <w:noWrap/>
            <w:hideMark/>
          </w:tcPr>
          <w:p w14:paraId="13BA92EE" w14:textId="77777777" w:rsidR="00E17D36" w:rsidRPr="00D738C3" w:rsidRDefault="00E17D36" w:rsidP="0018785C">
            <w:pPr>
              <w:pStyle w:val="ListParagraph"/>
              <w:jc w:val="center"/>
            </w:pPr>
            <w:r>
              <w:t>na</w:t>
            </w:r>
          </w:p>
        </w:tc>
      </w:tr>
      <w:tr w:rsidR="00E17D36" w:rsidRPr="00D738C3" w14:paraId="489BBCC0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53F4DB04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Kamiya et al</w:t>
            </w:r>
            <w:r>
              <w:t xml:space="preserve">. (2021) </w:t>
            </w:r>
            <w:r>
              <w:fldChar w:fldCharType="begin"/>
            </w:r>
            <w:r>
              <w:instrText xml:space="preserve"> ADDIN ZOTERO_ITEM CSL_CITATION {"citationID":"PTdp47g0","properties":{"formattedCitation":"\\super 22\\nosupersub{}","plainCitation":"22","noteIndex":0},"citationItems":[{"id":24,"uris":["http://zotero.org/users/9438269/items/Y2WRJANJ"],"itemData":{"id":24,"type":"article-journal","container-title":"American Journal of Ophthalmology","note":"ISBN: 0002-9394\npublisher: Elsevier","page":"90-99","title":"Prediction of Phakic Intraocular Lens Vault Using Machine Learning of Anterior Segment Optical Coherence Tomography Metrics","volume":"226","author":[{"family":"Kamiya","given":"Kazutaka"},{"family":"Ryu","given":"Ik Hee"},{"family":"Yoo","given":"Tae Keun"},{"family":"Kim","given":"Jung Sub"},{"family":"Lee","given":"In Sik"},{"family":"Kim","given":"Jin Kook"},{"family":"Ando","given":"Wakako"},{"family":"Shoji","given":"Nobuyuki"},{"family":"Yamauchi","given":"Tomofusa"},{"family":"Tabuchi","given":"Hitoshi"}],"issued":{"date-parts":[["2021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22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73830F2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Japan, Korea</w:t>
            </w:r>
          </w:p>
        </w:tc>
        <w:tc>
          <w:tcPr>
            <w:tcW w:w="2409" w:type="dxa"/>
            <w:noWrap/>
            <w:hideMark/>
          </w:tcPr>
          <w:p w14:paraId="05EA32AE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AS-OCT</w:t>
            </w:r>
          </w:p>
        </w:tc>
        <w:tc>
          <w:tcPr>
            <w:tcW w:w="1276" w:type="dxa"/>
            <w:noWrap/>
            <w:hideMark/>
          </w:tcPr>
          <w:p w14:paraId="04A6DE1C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1745(1745)</w:t>
            </w:r>
          </w:p>
        </w:tc>
        <w:tc>
          <w:tcPr>
            <w:tcW w:w="1276" w:type="dxa"/>
            <w:noWrap/>
            <w:hideMark/>
          </w:tcPr>
          <w:p w14:paraId="10A381AF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-9.56 ± 3.10</w:t>
            </w:r>
          </w:p>
        </w:tc>
        <w:tc>
          <w:tcPr>
            <w:tcW w:w="1200" w:type="dxa"/>
            <w:noWrap/>
            <w:hideMark/>
          </w:tcPr>
          <w:p w14:paraId="6BB2E22D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349(349)</w:t>
            </w:r>
          </w:p>
        </w:tc>
      </w:tr>
      <w:tr w:rsidR="00E17D36" w:rsidRPr="00D738C3" w14:paraId="7A54D97F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19A4FAE1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Kang et al</w:t>
            </w:r>
            <w:r>
              <w:t xml:space="preserve"> (2021)</w:t>
            </w:r>
            <w:r>
              <w:fldChar w:fldCharType="begin"/>
            </w:r>
            <w:r>
              <w:instrText xml:space="preserve"> ADDIN ZOTERO_ITEM CSL_CITATION {"citationID":"gpa9LdSF","properties":{"formattedCitation":"\\super 23\\nosupersub{}","plainCitation":"23","noteIndex":0},"citationItems":[{"id":25,"uris":["http://zotero.org/users/9438269/items/LQGA7GZ4"],"itemData":{"id":25,"type":"article-journal","container-title":"Translational Vision Science &amp; Technology","issue":"6","note":"ISBN: 2164-2591\npublisher: The Association for Research in Vision and Ophthalmology","page":"5-5","title":"Development of a Web-Based Ensemble Machine Learning Application to Select the Optimal Size of Posterior Chamber Phakic Intraocular Lens","volume":"10","author":[{"family":"Kang","given":"Eun Min"},{"family":"Ryu","given":"Ik Hee"},{"family":"Lee","given":"Geunyoung"},{"family":"Kim","given":"Jin Kuk"},{"family":"Lee","given":"In Sik"},{"family":"Jeon","given":"Ga Hee"},{"family":"Song","given":"Hojin"},{"family":"Kamiya","given":"Kazutaka"},{"family":"Yoo","given":"Tae Keun"}],"issued":{"date-parts":[["2021"]]}}}],"schema":"https://github.com/citation-style-language/schema/raw/master/csl-citation.json"} </w:instrText>
            </w:r>
            <w:r>
              <w:fldChar w:fldCharType="separate"/>
            </w:r>
            <w:r w:rsidRPr="006C6D64">
              <w:rPr>
                <w:rFonts w:ascii="Calibri" w:cs="Calibri"/>
                <w:vertAlign w:val="superscript"/>
                <w:lang w:val="en-GB"/>
              </w:rPr>
              <w:t>23</w:t>
            </w:r>
            <w:r>
              <w:fldChar w:fldCharType="end"/>
            </w:r>
          </w:p>
        </w:tc>
        <w:tc>
          <w:tcPr>
            <w:tcW w:w="1134" w:type="dxa"/>
            <w:noWrap/>
            <w:hideMark/>
          </w:tcPr>
          <w:p w14:paraId="69393725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Japan, Korea</w:t>
            </w:r>
          </w:p>
        </w:tc>
        <w:tc>
          <w:tcPr>
            <w:tcW w:w="2409" w:type="dxa"/>
            <w:noWrap/>
            <w:hideMark/>
          </w:tcPr>
          <w:p w14:paraId="53056320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AS-OCT</w:t>
            </w:r>
          </w:p>
        </w:tc>
        <w:tc>
          <w:tcPr>
            <w:tcW w:w="1276" w:type="dxa"/>
            <w:noWrap/>
            <w:hideMark/>
          </w:tcPr>
          <w:p w14:paraId="10B8B6EB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2756(na)</w:t>
            </w:r>
          </w:p>
        </w:tc>
        <w:tc>
          <w:tcPr>
            <w:tcW w:w="1276" w:type="dxa"/>
            <w:noWrap/>
            <w:hideMark/>
          </w:tcPr>
          <w:p w14:paraId="194E0541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−8.98 ± 2.08</w:t>
            </w:r>
          </w:p>
        </w:tc>
        <w:tc>
          <w:tcPr>
            <w:tcW w:w="1200" w:type="dxa"/>
            <w:noWrap/>
            <w:hideMark/>
          </w:tcPr>
          <w:p w14:paraId="612C44B6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693(</w:t>
            </w:r>
            <w:r>
              <w:t>na</w:t>
            </w:r>
            <w:r w:rsidRPr="00D738C3">
              <w:t>)</w:t>
            </w:r>
          </w:p>
        </w:tc>
      </w:tr>
      <w:tr w:rsidR="00E17D36" w:rsidRPr="00D738C3" w14:paraId="7A5627CF" w14:textId="77777777" w:rsidTr="0018785C">
        <w:trPr>
          <w:trHeight w:val="320"/>
        </w:trPr>
        <w:tc>
          <w:tcPr>
            <w:tcW w:w="1555" w:type="dxa"/>
            <w:noWrap/>
            <w:hideMark/>
          </w:tcPr>
          <w:p w14:paraId="2428E61C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LASSO</w:t>
            </w:r>
            <w:r>
              <w:t xml:space="preserve"> (2022)</w:t>
            </w:r>
          </w:p>
        </w:tc>
        <w:tc>
          <w:tcPr>
            <w:tcW w:w="1134" w:type="dxa"/>
            <w:noWrap/>
            <w:hideMark/>
          </w:tcPr>
          <w:p w14:paraId="50107525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Belgium</w:t>
            </w:r>
          </w:p>
        </w:tc>
        <w:tc>
          <w:tcPr>
            <w:tcW w:w="2409" w:type="dxa"/>
            <w:noWrap/>
            <w:hideMark/>
          </w:tcPr>
          <w:p w14:paraId="226AF664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AS-OC</w:t>
            </w:r>
            <w:r>
              <w:t>T/</w:t>
            </w:r>
            <w:r w:rsidRPr="00D738C3">
              <w:t>Biom</w:t>
            </w:r>
            <w:r>
              <w:t>e</w:t>
            </w:r>
            <w:r w:rsidRPr="00D738C3">
              <w:t>tery</w:t>
            </w:r>
            <w:r>
              <w:t>/</w:t>
            </w:r>
            <w:r w:rsidRPr="00D738C3">
              <w:t>Combination</w:t>
            </w:r>
          </w:p>
        </w:tc>
        <w:tc>
          <w:tcPr>
            <w:tcW w:w="1276" w:type="dxa"/>
            <w:noWrap/>
            <w:hideMark/>
          </w:tcPr>
          <w:p w14:paraId="7C7B2E05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115(59)</w:t>
            </w:r>
          </w:p>
        </w:tc>
        <w:tc>
          <w:tcPr>
            <w:tcW w:w="1276" w:type="dxa"/>
            <w:noWrap/>
            <w:hideMark/>
          </w:tcPr>
          <w:p w14:paraId="1CA171E6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 xml:space="preserve"> -5.32  ± 3.3</w:t>
            </w:r>
            <w:r>
              <w:t>8</w:t>
            </w:r>
          </w:p>
        </w:tc>
        <w:tc>
          <w:tcPr>
            <w:tcW w:w="1200" w:type="dxa"/>
            <w:noWrap/>
            <w:hideMark/>
          </w:tcPr>
          <w:p w14:paraId="789B5699" w14:textId="77777777" w:rsidR="00E17D36" w:rsidRPr="00D738C3" w:rsidRDefault="00E17D36" w:rsidP="0018785C">
            <w:pPr>
              <w:pStyle w:val="ListParagraph"/>
              <w:jc w:val="center"/>
            </w:pPr>
            <w:r w:rsidRPr="00D738C3">
              <w:t>37/19</w:t>
            </w:r>
          </w:p>
        </w:tc>
      </w:tr>
    </w:tbl>
    <w:p w14:paraId="4F24E979" w14:textId="77777777" w:rsidR="005F658E" w:rsidRDefault="005F658E" w:rsidP="00E17D36">
      <w:pPr>
        <w:ind w:firstLine="0"/>
      </w:pPr>
    </w:p>
    <w:sectPr w:rsidR="005F658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7D36"/>
    <w:rsid w:val="005F658E"/>
    <w:rsid w:val="00E17D36"/>
    <w:rsid w:val="00E766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88F10B7"/>
  <w15:chartTrackingRefBased/>
  <w15:docId w15:val="{ED487933-998F-7946-900A-1118F003EF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B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7D36"/>
    <w:pPr>
      <w:spacing w:line="480" w:lineRule="auto"/>
      <w:ind w:firstLine="284"/>
      <w:jc w:val="both"/>
    </w:pPr>
    <w:rPr>
      <w:rFonts w:eastAsia="Arial" w:cstheme="minorHAnsi"/>
      <w:noProof/>
      <w:sz w:val="22"/>
      <w:szCs w:val="22"/>
      <w:lang w:val="en-GB" w:eastAsia="en-GB"/>
    </w:rPr>
  </w:style>
  <w:style w:type="paragraph" w:styleId="Heading1">
    <w:name w:val="heading 1"/>
    <w:basedOn w:val="Heading2"/>
    <w:next w:val="Normal"/>
    <w:link w:val="Heading1Char"/>
    <w:uiPriority w:val="9"/>
    <w:qFormat/>
    <w:rsid w:val="00E17D36"/>
    <w:pPr>
      <w:keepNext w:val="0"/>
      <w:keepLines w:val="0"/>
      <w:spacing w:before="0"/>
      <w:ind w:firstLine="0"/>
      <w:outlineLvl w:val="0"/>
    </w:pPr>
    <w:rPr>
      <w:rFonts w:asciiTheme="minorHAnsi" w:eastAsia="Arial" w:hAnsiTheme="minorHAnsi" w:cstheme="minorHAnsi"/>
      <w:b/>
      <w:color w:val="auto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7D3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7D36"/>
    <w:rPr>
      <w:rFonts w:eastAsia="Arial" w:cstheme="minorHAnsi"/>
      <w:b/>
      <w:noProof/>
      <w:sz w:val="36"/>
      <w:szCs w:val="36"/>
      <w:lang w:val="en-GB" w:eastAsia="en-GB"/>
    </w:rPr>
  </w:style>
  <w:style w:type="paragraph" w:styleId="ListParagraph">
    <w:name w:val="List Paragraph"/>
    <w:basedOn w:val="Normal"/>
    <w:uiPriority w:val="34"/>
    <w:qFormat/>
    <w:rsid w:val="00E17D36"/>
    <w:pPr>
      <w:spacing w:line="240" w:lineRule="auto"/>
      <w:ind w:firstLine="0"/>
    </w:pPr>
    <w:rPr>
      <w:bCs/>
      <w:sz w:val="16"/>
      <w:szCs w:val="16"/>
      <w:lang w:val="es"/>
    </w:rPr>
  </w:style>
  <w:style w:type="table" w:styleId="TableGrid">
    <w:name w:val="Table Grid"/>
    <w:basedOn w:val="TableNormal"/>
    <w:uiPriority w:val="39"/>
    <w:rsid w:val="00E17D36"/>
    <w:rPr>
      <w:lang w:val="nl-B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semiHidden/>
    <w:rsid w:val="00E17D36"/>
    <w:rPr>
      <w:rFonts w:asciiTheme="majorHAnsi" w:eastAsiaTheme="majorEastAsia" w:hAnsiTheme="majorHAnsi" w:cstheme="majorBidi"/>
      <w:noProof/>
      <w:color w:val="2F5496" w:themeColor="accent1" w:themeShade="BF"/>
      <w:sz w:val="26"/>
      <w:szCs w:val="26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5872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6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417</Words>
  <Characters>8080</Characters>
  <Application>Microsoft Office Word</Application>
  <DocSecurity>0</DocSecurity>
  <Lines>67</Lines>
  <Paragraphs>18</Paragraphs>
  <ScaleCrop>false</ScaleCrop>
  <Company/>
  <LinksUpToDate>false</LinksUpToDate>
  <CharactersWithSpaces>9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l Vk</dc:creator>
  <cp:keywords/>
  <dc:description/>
  <cp:lastModifiedBy>Karel Vk</cp:lastModifiedBy>
  <cp:revision>2</cp:revision>
  <dcterms:created xsi:type="dcterms:W3CDTF">2022-06-19T10:31:00Z</dcterms:created>
  <dcterms:modified xsi:type="dcterms:W3CDTF">2022-07-20T07:07:00Z</dcterms:modified>
</cp:coreProperties>
</file>